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4E2F9A1C" w:rsidR="00504AF3" w:rsidRPr="006C23DE" w:rsidRDefault="00BA0376" w:rsidP="00FF225D">
      <w:pPr>
        <w:pStyle w:val="Caption"/>
        <w:jc w:val="center"/>
        <w:rPr>
          <w:rFonts w:cs="Times New Roman"/>
          <w:b/>
          <w:i w:val="0"/>
          <w:sz w:val="24"/>
          <w:szCs w:val="24"/>
        </w:rPr>
      </w:pPr>
      <w:r w:rsidRPr="006C23DE">
        <w:rPr>
          <w:b/>
          <w:i w:val="0"/>
          <w:color w:val="000000" w:themeColor="text1"/>
          <w:sz w:val="24"/>
          <w:szCs w:val="24"/>
        </w:rPr>
        <w:t xml:space="preserve">Tabel </w:t>
      </w:r>
      <w:r w:rsidRPr="00FF225D">
        <w:rPr>
          <w:b/>
          <w:i w:val="0"/>
          <w:color w:val="000000" w:themeColor="text1"/>
          <w:sz w:val="24"/>
          <w:szCs w:val="24"/>
        </w:rPr>
        <w:fldChar w:fldCharType="begin"/>
      </w:r>
      <w:r w:rsidRPr="006C23DE">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F3FEF" w:rsidRPr="006C23DE">
        <w:rPr>
          <w:b/>
          <w:i w:val="0"/>
          <w:noProof/>
          <w:color w:val="000000" w:themeColor="text1"/>
          <w:sz w:val="24"/>
          <w:szCs w:val="24"/>
        </w:rPr>
        <w:t>1</w:t>
      </w:r>
      <w:r w:rsidRPr="00FF225D">
        <w:rPr>
          <w:b/>
          <w:i w:val="0"/>
          <w:color w:val="000000" w:themeColor="text1"/>
          <w:sz w:val="24"/>
          <w:szCs w:val="24"/>
        </w:rPr>
        <w:fldChar w:fldCharType="end"/>
      </w:r>
      <w:r w:rsidR="00FF225D" w:rsidRPr="006C23DE">
        <w:rPr>
          <w:b/>
          <w:i w:val="0"/>
          <w:color w:val="000000" w:themeColor="text1"/>
          <w:sz w:val="24"/>
          <w:szCs w:val="24"/>
        </w:rPr>
        <w:t>.1</w:t>
      </w:r>
      <w:r w:rsidRPr="006C23DE">
        <w:rPr>
          <w:b/>
          <w:i w:val="0"/>
          <w:color w:val="000000" w:themeColor="text1"/>
          <w:sz w:val="24"/>
          <w:szCs w:val="24"/>
        </w:rPr>
        <w:t xml:space="preserve"> Populasi Ayam Ras Pedaging di Indonesia</w:t>
      </w:r>
      <w:r w:rsidR="00650038" w:rsidRPr="006C23DE">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6C23DE">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6C23DE">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96D3AC4"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F3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B8763A"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B8763A"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B8763A"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B8763A"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8C146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B8763A"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82BD35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1A6E6C51"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BBA3BB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A6930F6"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A67ADC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94969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ACE1B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3B9B665"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42474D31"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C9E5E0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16802D8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4553C95"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3</w:t>
      </w:r>
      <w:r w:rsidR="00715CE6">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B32A3F9"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48B5CC8"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5E44114"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BA07091" w14:textId="46B76309" w:rsidR="00C70A54" w:rsidRDefault="00DC7EAD" w:rsidP="00DC7EAD">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Pr>
          <w:lang w:val="sv-SE"/>
        </w:rPr>
        <w:t>Konfigurasi Blynk di browser</w:t>
      </w:r>
    </w:p>
    <w:p w14:paraId="754A0D92" w14:textId="364E3A92" w:rsidR="000157D9" w:rsidRDefault="00717720" w:rsidP="000157D9">
      <w:pPr>
        <w:spacing w:line="360" w:lineRule="auto"/>
        <w:ind w:left="720" w:firstLine="720"/>
        <w:rPr>
          <w:rFonts w:cs="Times New Roman"/>
          <w:szCs w:val="24"/>
          <w:lang w:val="sv-SE"/>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6C1DB6" w14:textId="1DD06B8C" w:rsidR="000157D9" w:rsidRPr="00B52DA9" w:rsidRDefault="000157D9" w:rsidP="000157D9">
      <w:pPr>
        <w:pStyle w:val="Heading3"/>
        <w:spacing w:line="360" w:lineRule="auto"/>
        <w:rPr>
          <w:lang w:val="sv-SE"/>
        </w:rPr>
      </w:pPr>
      <w:r>
        <w:rPr>
          <w:lang w:val="sv-SE"/>
        </w:rPr>
        <w:t xml:space="preserve">Konfigurasi Blynk di </w:t>
      </w:r>
      <w:r>
        <w:rPr>
          <w:lang w:val="sv-SE"/>
        </w:rPr>
        <w:t>ponsel</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2A66D886" w:rsidR="00AB3D05" w:rsidRPr="00DC7EAD" w:rsidRDefault="00AB3D05" w:rsidP="00753AC9">
      <w:pPr>
        <w:spacing w:line="360" w:lineRule="auto"/>
        <w:ind w:left="720" w:firstLine="720"/>
        <w:rPr>
          <w:rFonts w:cs="Times New Roman"/>
          <w:szCs w:val="24"/>
          <w:lang w:val="sv-SE"/>
        </w:rPr>
      </w:pPr>
      <w:r>
        <w:rPr>
          <w:rFonts w:cs="Times New Roman"/>
          <w:kern w:val="0"/>
          <w:szCs w:val="24"/>
          <w:lang w:val="sv-SE"/>
          <w14:ligatures w14:val="none"/>
        </w:rPr>
        <w:t>Gambar</w:t>
      </w:r>
    </w:p>
    <w:p w14:paraId="250B12FD" w14:textId="7C9C62F7" w:rsidR="00C70A54" w:rsidRPr="002F0815" w:rsidRDefault="00E72756" w:rsidP="00C70A54">
      <w:pPr>
        <w:pStyle w:val="Heading2"/>
        <w:spacing w:line="360" w:lineRule="auto"/>
        <w:rPr>
          <w:lang w:val="sv-SE"/>
        </w:rPr>
      </w:pPr>
      <w:r>
        <w:rPr>
          <w:lang w:val="sv-SE"/>
        </w:rPr>
        <w:t>Pengkodean</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33EF62CA" w14:textId="606818B9" w:rsidR="00C70A54" w:rsidRPr="004515FA" w:rsidRDefault="00160E17" w:rsidP="00C70A54">
      <w:pPr>
        <w:pStyle w:val="ListParagraph"/>
        <w:spacing w:line="360" w:lineRule="auto"/>
        <w:ind w:left="1440"/>
        <w:rPr>
          <w:lang w:val="sv-SE"/>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01AD9C27" w14:textId="77777777" w:rsidR="00C70A54" w:rsidRPr="00691F77" w:rsidRDefault="00C70A54" w:rsidP="00C70A54">
      <w:pPr>
        <w:pStyle w:val="Caption"/>
        <w:spacing w:line="360" w:lineRule="auto"/>
        <w:ind w:firstLine="720"/>
        <w:jc w:val="center"/>
        <w:rPr>
          <w:b/>
          <w:bCs/>
          <w:i w:val="0"/>
          <w:iCs w:val="0"/>
          <w:color w:val="auto"/>
          <w:sz w:val="24"/>
          <w:szCs w:val="24"/>
          <w:lang w:val="sv-SE"/>
        </w:rPr>
      </w:pPr>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p>
    <w:tbl>
      <w:tblPr>
        <w:tblStyle w:val="TableGrid"/>
        <w:tblW w:w="0" w:type="auto"/>
        <w:tblInd w:w="1440" w:type="dxa"/>
        <w:tblLook w:val="04A0" w:firstRow="1" w:lastRow="0" w:firstColumn="1" w:lastColumn="0" w:noHBand="0" w:noVBand="1"/>
      </w:tblPr>
      <w:tblGrid>
        <w:gridCol w:w="540"/>
        <w:gridCol w:w="4961"/>
        <w:gridCol w:w="986"/>
      </w:tblGrid>
      <w:tr w:rsidR="00C70A54" w14:paraId="77FA825B" w14:textId="77777777" w:rsidTr="003900B6">
        <w:tc>
          <w:tcPr>
            <w:tcW w:w="540" w:type="dxa"/>
          </w:tcPr>
          <w:p w14:paraId="7C4C438E" w14:textId="77777777" w:rsidR="00C70A54" w:rsidRDefault="00C70A54" w:rsidP="003900B6">
            <w:pPr>
              <w:pStyle w:val="ListParagraph"/>
              <w:spacing w:line="360" w:lineRule="auto"/>
              <w:ind w:left="0"/>
              <w:jc w:val="center"/>
              <w:rPr>
                <w:lang w:val="sv-SE"/>
              </w:rPr>
            </w:pPr>
            <w:r>
              <w:rPr>
                <w:rFonts w:cs="Times New Roman"/>
                <w:szCs w:val="24"/>
              </w:rPr>
              <w:t>No</w:t>
            </w:r>
          </w:p>
        </w:tc>
        <w:tc>
          <w:tcPr>
            <w:tcW w:w="4961" w:type="dxa"/>
          </w:tcPr>
          <w:p w14:paraId="14C8920E" w14:textId="77777777" w:rsidR="00C70A54" w:rsidRDefault="00C70A54" w:rsidP="003900B6">
            <w:pPr>
              <w:pStyle w:val="ListParagraph"/>
              <w:spacing w:line="360" w:lineRule="auto"/>
              <w:ind w:left="0"/>
              <w:jc w:val="center"/>
              <w:rPr>
                <w:lang w:val="sv-SE"/>
              </w:rPr>
            </w:pPr>
            <w:r>
              <w:rPr>
                <w:rFonts w:cs="Times New Roman"/>
                <w:szCs w:val="24"/>
              </w:rPr>
              <w:t>Nama</w:t>
            </w:r>
          </w:p>
        </w:tc>
        <w:tc>
          <w:tcPr>
            <w:tcW w:w="986" w:type="dxa"/>
          </w:tcPr>
          <w:p w14:paraId="6D97EA0A" w14:textId="77777777" w:rsidR="00C70A54" w:rsidRDefault="00C70A54" w:rsidP="003900B6">
            <w:pPr>
              <w:pStyle w:val="ListParagraph"/>
              <w:spacing w:line="360" w:lineRule="auto"/>
              <w:ind w:left="0"/>
              <w:jc w:val="center"/>
              <w:rPr>
                <w:lang w:val="sv-SE"/>
              </w:rPr>
            </w:pPr>
            <w:r>
              <w:rPr>
                <w:rFonts w:cs="Times New Roman"/>
                <w:szCs w:val="24"/>
              </w:rPr>
              <w:t>Aktor</w:t>
            </w:r>
          </w:p>
        </w:tc>
      </w:tr>
      <w:tr w:rsidR="00C70A54" w14:paraId="371A564A" w14:textId="77777777" w:rsidTr="003900B6">
        <w:tc>
          <w:tcPr>
            <w:tcW w:w="540" w:type="dxa"/>
          </w:tcPr>
          <w:p w14:paraId="6067DFA8" w14:textId="77777777" w:rsidR="00C70A54" w:rsidRDefault="00C70A54" w:rsidP="003900B6">
            <w:pPr>
              <w:pStyle w:val="ListParagraph"/>
              <w:spacing w:line="360" w:lineRule="auto"/>
              <w:ind w:left="0"/>
              <w:jc w:val="center"/>
              <w:rPr>
                <w:lang w:val="sv-SE"/>
              </w:rPr>
            </w:pPr>
            <w:r>
              <w:rPr>
                <w:rFonts w:cs="Times New Roman"/>
                <w:szCs w:val="24"/>
              </w:rPr>
              <w:t>1.</w:t>
            </w:r>
          </w:p>
        </w:tc>
        <w:tc>
          <w:tcPr>
            <w:tcW w:w="4961" w:type="dxa"/>
          </w:tcPr>
          <w:p w14:paraId="0BFC20F4"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6288D9D9"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09475E99" w14:textId="77777777" w:rsidTr="003900B6">
        <w:tc>
          <w:tcPr>
            <w:tcW w:w="540" w:type="dxa"/>
          </w:tcPr>
          <w:p w14:paraId="086D2369" w14:textId="77777777" w:rsidR="00C70A54" w:rsidRDefault="00C70A54" w:rsidP="003900B6">
            <w:pPr>
              <w:pStyle w:val="ListParagraph"/>
              <w:spacing w:line="360" w:lineRule="auto"/>
              <w:ind w:left="0"/>
              <w:jc w:val="center"/>
              <w:rPr>
                <w:lang w:val="sv-SE"/>
              </w:rPr>
            </w:pPr>
            <w:r>
              <w:rPr>
                <w:rFonts w:cs="Times New Roman"/>
                <w:szCs w:val="24"/>
              </w:rPr>
              <w:t>2.</w:t>
            </w:r>
          </w:p>
        </w:tc>
        <w:tc>
          <w:tcPr>
            <w:tcW w:w="4961" w:type="dxa"/>
          </w:tcPr>
          <w:p w14:paraId="5DF43468"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7C8B5BA2"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76DD6A65" w14:textId="77777777" w:rsidTr="003900B6">
        <w:tc>
          <w:tcPr>
            <w:tcW w:w="540" w:type="dxa"/>
          </w:tcPr>
          <w:p w14:paraId="1204DA18" w14:textId="77777777" w:rsidR="00C70A54" w:rsidRDefault="00C70A54" w:rsidP="003900B6">
            <w:pPr>
              <w:pStyle w:val="ListParagraph"/>
              <w:spacing w:line="360" w:lineRule="auto"/>
              <w:ind w:left="0"/>
              <w:jc w:val="center"/>
              <w:rPr>
                <w:lang w:val="sv-SE"/>
              </w:rPr>
            </w:pPr>
            <w:r>
              <w:rPr>
                <w:rFonts w:cs="Times New Roman"/>
                <w:szCs w:val="24"/>
              </w:rPr>
              <w:t>3.</w:t>
            </w:r>
          </w:p>
        </w:tc>
        <w:tc>
          <w:tcPr>
            <w:tcW w:w="4961" w:type="dxa"/>
          </w:tcPr>
          <w:p w14:paraId="5F2F7B45"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3B98FAE1"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24161EFF" w14:textId="77777777" w:rsidTr="003900B6">
        <w:tc>
          <w:tcPr>
            <w:tcW w:w="540" w:type="dxa"/>
          </w:tcPr>
          <w:p w14:paraId="27478AAC" w14:textId="77777777" w:rsidR="00C70A54" w:rsidRDefault="00C70A54" w:rsidP="003900B6">
            <w:pPr>
              <w:pStyle w:val="ListParagraph"/>
              <w:spacing w:line="360" w:lineRule="auto"/>
              <w:ind w:left="0"/>
              <w:jc w:val="center"/>
              <w:rPr>
                <w:lang w:val="sv-SE"/>
              </w:rPr>
            </w:pPr>
            <w:r>
              <w:rPr>
                <w:rFonts w:cs="Times New Roman"/>
                <w:szCs w:val="24"/>
              </w:rPr>
              <w:t>4.</w:t>
            </w:r>
          </w:p>
        </w:tc>
        <w:tc>
          <w:tcPr>
            <w:tcW w:w="4961" w:type="dxa"/>
          </w:tcPr>
          <w:p w14:paraId="7E9FA433"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4D6B2FD0"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29DC9422" w14:textId="77777777" w:rsidTr="003900B6">
        <w:tc>
          <w:tcPr>
            <w:tcW w:w="540" w:type="dxa"/>
          </w:tcPr>
          <w:p w14:paraId="7FAFEDB5" w14:textId="77777777" w:rsidR="00C70A54" w:rsidRDefault="00C70A54" w:rsidP="003900B6">
            <w:pPr>
              <w:pStyle w:val="ListParagraph"/>
              <w:spacing w:line="360" w:lineRule="auto"/>
              <w:ind w:left="0"/>
              <w:jc w:val="center"/>
              <w:rPr>
                <w:lang w:val="sv-SE"/>
              </w:rPr>
            </w:pPr>
            <w:r>
              <w:rPr>
                <w:rFonts w:cs="Times New Roman"/>
                <w:szCs w:val="24"/>
              </w:rPr>
              <w:t>5.</w:t>
            </w:r>
          </w:p>
        </w:tc>
        <w:tc>
          <w:tcPr>
            <w:tcW w:w="4961" w:type="dxa"/>
          </w:tcPr>
          <w:p w14:paraId="1B3F2720"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60CCBF87"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61AB4651" w14:textId="77777777" w:rsidTr="003900B6">
        <w:tc>
          <w:tcPr>
            <w:tcW w:w="540" w:type="dxa"/>
          </w:tcPr>
          <w:p w14:paraId="0E2B9A05" w14:textId="77777777" w:rsidR="00C70A54" w:rsidRDefault="00C70A54" w:rsidP="003900B6">
            <w:pPr>
              <w:pStyle w:val="ListParagraph"/>
              <w:spacing w:line="360" w:lineRule="auto"/>
              <w:ind w:left="0"/>
              <w:jc w:val="center"/>
              <w:rPr>
                <w:lang w:val="sv-SE"/>
              </w:rPr>
            </w:pPr>
            <w:r>
              <w:rPr>
                <w:rFonts w:cs="Times New Roman"/>
                <w:szCs w:val="24"/>
              </w:rPr>
              <w:t>6.</w:t>
            </w:r>
          </w:p>
        </w:tc>
        <w:tc>
          <w:tcPr>
            <w:tcW w:w="4961" w:type="dxa"/>
          </w:tcPr>
          <w:p w14:paraId="39C0781A"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27CC3F75"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33395A55" w14:textId="77777777" w:rsidTr="003900B6">
        <w:tc>
          <w:tcPr>
            <w:tcW w:w="540" w:type="dxa"/>
          </w:tcPr>
          <w:p w14:paraId="02B570F7" w14:textId="77777777" w:rsidR="00C70A54" w:rsidRDefault="00C70A54" w:rsidP="003900B6">
            <w:pPr>
              <w:pStyle w:val="ListParagraph"/>
              <w:spacing w:line="360" w:lineRule="auto"/>
              <w:ind w:left="0"/>
              <w:jc w:val="center"/>
              <w:rPr>
                <w:lang w:val="sv-SE"/>
              </w:rPr>
            </w:pPr>
            <w:r>
              <w:rPr>
                <w:rFonts w:cs="Times New Roman"/>
                <w:szCs w:val="24"/>
              </w:rPr>
              <w:t>7.</w:t>
            </w:r>
          </w:p>
        </w:tc>
        <w:tc>
          <w:tcPr>
            <w:tcW w:w="4961" w:type="dxa"/>
          </w:tcPr>
          <w:p w14:paraId="05BB578D" w14:textId="77777777" w:rsidR="00C70A54" w:rsidRDefault="00C70A54" w:rsidP="003900B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7F1A68F4"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01B129B5" w14:textId="77777777" w:rsidTr="003900B6">
        <w:tc>
          <w:tcPr>
            <w:tcW w:w="540" w:type="dxa"/>
          </w:tcPr>
          <w:p w14:paraId="3A4B499E" w14:textId="77777777" w:rsidR="00C70A54" w:rsidRDefault="00C70A54" w:rsidP="003900B6">
            <w:pPr>
              <w:pStyle w:val="ListParagraph"/>
              <w:spacing w:line="360" w:lineRule="auto"/>
              <w:ind w:left="0"/>
              <w:jc w:val="center"/>
              <w:rPr>
                <w:lang w:val="sv-SE"/>
              </w:rPr>
            </w:pPr>
            <w:r>
              <w:rPr>
                <w:rFonts w:cs="Times New Roman"/>
                <w:szCs w:val="24"/>
              </w:rPr>
              <w:t>8.</w:t>
            </w:r>
          </w:p>
        </w:tc>
        <w:tc>
          <w:tcPr>
            <w:tcW w:w="4961" w:type="dxa"/>
          </w:tcPr>
          <w:p w14:paraId="75540AF6" w14:textId="77777777" w:rsidR="00C70A54" w:rsidRDefault="00C70A54" w:rsidP="003900B6">
            <w:pPr>
              <w:pStyle w:val="ListParagraph"/>
              <w:spacing w:line="360" w:lineRule="auto"/>
              <w:ind w:left="0"/>
              <w:jc w:val="center"/>
              <w:rPr>
                <w:lang w:val="sv-SE"/>
              </w:rPr>
            </w:pPr>
            <w:r>
              <w:rPr>
                <w:rFonts w:cs="Times New Roman"/>
                <w:szCs w:val="24"/>
              </w:rPr>
              <w:t>Sistem dapat mengirim data</w:t>
            </w:r>
          </w:p>
        </w:tc>
        <w:tc>
          <w:tcPr>
            <w:tcW w:w="986" w:type="dxa"/>
          </w:tcPr>
          <w:p w14:paraId="34357408" w14:textId="77777777" w:rsidR="00C70A54" w:rsidRDefault="00C70A54" w:rsidP="003900B6">
            <w:pPr>
              <w:pStyle w:val="ListParagraph"/>
              <w:spacing w:line="360" w:lineRule="auto"/>
              <w:ind w:left="0"/>
              <w:jc w:val="center"/>
              <w:rPr>
                <w:lang w:val="sv-SE"/>
              </w:rPr>
            </w:pPr>
            <w:r>
              <w:rPr>
                <w:rFonts w:cs="Times New Roman"/>
                <w:szCs w:val="24"/>
              </w:rPr>
              <w:t>IoT</w:t>
            </w:r>
          </w:p>
        </w:tc>
      </w:tr>
      <w:tr w:rsidR="00C70A54" w14:paraId="405CFB45" w14:textId="77777777" w:rsidTr="003900B6">
        <w:tc>
          <w:tcPr>
            <w:tcW w:w="540" w:type="dxa"/>
          </w:tcPr>
          <w:p w14:paraId="0499AD38" w14:textId="77777777" w:rsidR="00C70A54" w:rsidRDefault="00C70A54" w:rsidP="003900B6">
            <w:pPr>
              <w:pStyle w:val="ListParagraph"/>
              <w:spacing w:line="360" w:lineRule="auto"/>
              <w:ind w:left="0"/>
              <w:jc w:val="center"/>
              <w:rPr>
                <w:rFonts w:cs="Times New Roman"/>
                <w:szCs w:val="24"/>
              </w:rPr>
            </w:pPr>
            <w:r>
              <w:rPr>
                <w:rFonts w:cs="Times New Roman"/>
                <w:szCs w:val="24"/>
              </w:rPr>
              <w:t>9.</w:t>
            </w:r>
          </w:p>
        </w:tc>
        <w:tc>
          <w:tcPr>
            <w:tcW w:w="4961" w:type="dxa"/>
          </w:tcPr>
          <w:p w14:paraId="1696F41F" w14:textId="77777777" w:rsidR="00C70A54" w:rsidRDefault="00C70A54" w:rsidP="003900B6">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38200B44" w14:textId="77777777" w:rsidR="00C70A54" w:rsidRDefault="00C70A54" w:rsidP="003900B6">
            <w:pPr>
              <w:pStyle w:val="ListParagraph"/>
              <w:spacing w:line="360" w:lineRule="auto"/>
              <w:ind w:left="0"/>
              <w:jc w:val="center"/>
              <w:rPr>
                <w:rFonts w:cs="Times New Roman"/>
                <w:szCs w:val="24"/>
              </w:rPr>
            </w:pPr>
            <w:r>
              <w:rPr>
                <w:rFonts w:cs="Times New Roman"/>
                <w:szCs w:val="24"/>
              </w:rPr>
              <w:t>IoT</w:t>
            </w:r>
          </w:p>
        </w:tc>
      </w:tr>
    </w:tbl>
    <w:p w14:paraId="4A2053D7" w14:textId="77777777" w:rsidR="00C70A54" w:rsidRDefault="00C70A54" w:rsidP="00C70A54">
      <w:pPr>
        <w:pStyle w:val="ListParagraph"/>
        <w:spacing w:line="360" w:lineRule="auto"/>
        <w:ind w:left="1440"/>
        <w:rPr>
          <w:lang w:val="sv-SE"/>
        </w:rPr>
      </w:pPr>
    </w:p>
    <w:p w14:paraId="553D4DC6" w14:textId="77777777" w:rsidR="00C70A54" w:rsidRDefault="00C70A54" w:rsidP="00C70A54">
      <w:pPr>
        <w:jc w:val="left"/>
        <w:rPr>
          <w:rFonts w:eastAsiaTheme="majorEastAsia" w:cstheme="majorBidi"/>
          <w:b/>
          <w:szCs w:val="24"/>
          <w:lang w:val="sv-SE"/>
        </w:rPr>
      </w:pPr>
      <w:r>
        <w:rPr>
          <w:lang w:val="sv-SE"/>
        </w:rPr>
        <w:br w:type="page"/>
      </w:r>
    </w:p>
    <w:p w14:paraId="2BDD89A3" w14:textId="723EA1BF" w:rsidR="00C70A54" w:rsidRDefault="008A6D4B" w:rsidP="00C70A54">
      <w:pPr>
        <w:pStyle w:val="Heading3"/>
        <w:spacing w:line="360" w:lineRule="auto"/>
        <w:rPr>
          <w:lang w:val="sv-SE"/>
        </w:rPr>
      </w:pPr>
      <w:r>
        <w:rPr>
          <w:rFonts w:cs="Times New Roman"/>
          <w:kern w:val="0"/>
          <w:lang w:val="id-ID"/>
          <w14:ligatures w14:val="none"/>
        </w:rPr>
        <w:t xml:space="preserve">Pengkodean pada </w:t>
      </w:r>
      <w:r>
        <w:rPr>
          <w:rFonts w:cs="Times New Roman"/>
          <w:kern w:val="0"/>
          <w14:ligatures w14:val="none"/>
        </w:rPr>
        <w:t>NodeMCU ESP8266</w:t>
      </w:r>
      <w:r w:rsidR="00C70A54" w:rsidRPr="00B122AE">
        <w:rPr>
          <w:lang w:val="sv-SE"/>
        </w:rPr>
        <w:t xml:space="preserve"> </w:t>
      </w:r>
    </w:p>
    <w:p w14:paraId="4527B894" w14:textId="1D1FC305" w:rsidR="00C70A54" w:rsidRPr="00FB238E" w:rsidRDefault="00FB7B4B" w:rsidP="00FB238E">
      <w:pPr>
        <w:pStyle w:val="ListParagraph"/>
        <w:spacing w:line="360" w:lineRule="auto"/>
        <w:ind w:left="1440"/>
        <w:rPr>
          <w:lang w:val="sv-SE"/>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1FE0E5D3" w14:textId="6BE0F05F"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14D727C7" w:rsidR="00C70A54" w:rsidRDefault="005D6BA8" w:rsidP="005D6BA8">
      <w:pPr>
        <w:spacing w:line="360" w:lineRule="auto"/>
        <w:ind w:left="1224"/>
        <w:rPr>
          <w:rStyle w:val="fontstyle01"/>
          <w:lang w:val="sv-SE"/>
        </w:rPr>
      </w:pPr>
      <w:r w:rsidRPr="0053459E">
        <w:rPr>
          <w:rFonts w:cs="Times New Roman"/>
          <w:szCs w:val="24"/>
          <w:lang w:val="id-ID"/>
        </w:rPr>
        <w:t>Untuk mengukur suhu dan kelembaban di kandang ayam maka dilakukan pengujian terhadap sensor DHT11.</w:t>
      </w:r>
    </w:p>
    <w:p w14:paraId="3E53C601" w14:textId="5111B8A9" w:rsidR="005D6BA8" w:rsidRDefault="005D6BA8" w:rsidP="005D6BA8">
      <w:pPr>
        <w:pStyle w:val="Heading3"/>
        <w:spacing w:line="360" w:lineRule="auto"/>
        <w:rPr>
          <w:lang w:val="sv-SE"/>
        </w:rPr>
      </w:pPr>
      <w:r w:rsidRPr="0053459E">
        <w:rPr>
          <w:rFonts w:cs="Times New Roman"/>
          <w:lang w:val="id-ID"/>
        </w:rPr>
        <w:t xml:space="preserve">Pengujian Sensor </w:t>
      </w:r>
      <w:r w:rsidR="0085700B">
        <w:rPr>
          <w:rFonts w:cs="Times New Roman"/>
        </w:rPr>
        <w:t>Ketinggian Air</w:t>
      </w:r>
    </w:p>
    <w:p w14:paraId="10E86412" w14:textId="2EDFE86F" w:rsidR="005D6BA8" w:rsidRDefault="005D6BA8" w:rsidP="005D6BA8">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34D72ADE" w14:textId="7B406166"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3D9452A0" w:rsidR="005D6BA8" w:rsidRDefault="005D6BA8" w:rsidP="005D6BA8">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1E118C8D" w14:textId="235C51BB"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2249D291" w:rsidR="005D6BA8" w:rsidRDefault="005D6BA8" w:rsidP="005D6BA8">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6C376EB3" w14:textId="64CC3669"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259EAA36" w:rsidR="005D6BA8" w:rsidRDefault="005D6BA8" w:rsidP="005D6BA8">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5D773B49" w14:textId="15C82F4C"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Kipas DC</w:t>
      </w:r>
    </w:p>
    <w:p w14:paraId="799ED5A6" w14:textId="422A54A2" w:rsidR="005D6BA8" w:rsidRDefault="005D6BA8" w:rsidP="005D6BA8">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6ECC3D1D" w14:textId="0A8D9CF2"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Lampu Pijar</w:t>
      </w:r>
    </w:p>
    <w:p w14:paraId="07FC22B5" w14:textId="2C5166B1" w:rsidR="005D6BA8" w:rsidRPr="005D6BA8" w:rsidRDefault="005D6BA8" w:rsidP="005D6BA8">
      <w:pPr>
        <w:spacing w:line="360" w:lineRule="auto"/>
        <w:ind w:left="1224"/>
        <w:rPr>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03FE8519" w14:textId="25D9DD31" w:rsidR="00C70A54" w:rsidRDefault="0085700B" w:rsidP="00C70A54">
      <w:pPr>
        <w:pStyle w:val="Heading3"/>
        <w:spacing w:line="360" w:lineRule="auto"/>
        <w:rPr>
          <w:lang w:val="sv-SE"/>
        </w:rPr>
      </w:pPr>
      <w:r>
        <w:rPr>
          <w:lang w:val="sv-SE"/>
        </w:rPr>
        <w:t>Pengujian Pompa Air Mini</w:t>
      </w:r>
    </w:p>
    <w:p w14:paraId="5644BAF1" w14:textId="77777777" w:rsidR="00C70A54" w:rsidRDefault="00C70A54" w:rsidP="00C70A54">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60B1C9CE" w14:textId="25C4857F" w:rsidR="00F95887" w:rsidRPr="00F736A6" w:rsidRDefault="00C70A54" w:rsidP="00C70A54">
      <w:pPr>
        <w:jc w:val="left"/>
        <w:rPr>
          <w:lang w:val="sv-SE"/>
        </w:rPr>
      </w:pPr>
      <w:r>
        <w:rPr>
          <w:noProof/>
          <w14:ligatures w14:val="none"/>
        </w:rPr>
        <w:drawing>
          <wp:inline distT="0" distB="0" distL="0" distR="0" wp14:anchorId="28AD6957" wp14:editId="1FAEFB42">
            <wp:extent cx="4797084" cy="2993063"/>
            <wp:effectExtent l="0" t="0" r="3810" b="0"/>
            <wp:docPr id="2112142537" name="Picture 2112142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A0F1B">
        <w:rPr>
          <w:b/>
          <w:color w:val="000000" w:themeColor="text1"/>
          <w:szCs w:val="24"/>
          <w:lang w:val="sv-SE"/>
        </w:rPr>
        <w:t xml:space="preserve">Gambar </w:t>
      </w:r>
      <w:r w:rsidRPr="003A0F1B">
        <w:rPr>
          <w:b/>
          <w:i/>
          <w:color w:val="000000" w:themeColor="text1"/>
          <w:szCs w:val="24"/>
        </w:rPr>
        <w:fldChar w:fldCharType="begin"/>
      </w:r>
      <w:r w:rsidRPr="003A0F1B">
        <w:rPr>
          <w:b/>
          <w:color w:val="000000" w:themeColor="text1"/>
          <w:szCs w:val="24"/>
          <w:lang w:val="sv-SE"/>
        </w:rPr>
        <w:instrText xml:space="preserve"> STYLEREF 1 \s </w:instrText>
      </w:r>
      <w:r w:rsidRPr="003A0F1B">
        <w:rPr>
          <w:b/>
          <w:i/>
          <w:color w:val="000000" w:themeColor="text1"/>
          <w:szCs w:val="24"/>
        </w:rPr>
        <w:fldChar w:fldCharType="separate"/>
      </w:r>
      <w:r>
        <w:rPr>
          <w:b/>
          <w:noProof/>
          <w:color w:val="000000" w:themeColor="text1"/>
          <w:szCs w:val="24"/>
          <w:lang w:val="sv-SE"/>
        </w:rPr>
        <w:t>3</w:t>
      </w:r>
      <w:r w:rsidRPr="003A0F1B">
        <w:rPr>
          <w:b/>
          <w:i/>
          <w:color w:val="000000" w:themeColor="text1"/>
          <w:szCs w:val="24"/>
        </w:rPr>
        <w:fldChar w:fldCharType="end"/>
      </w:r>
      <w:r w:rsidRPr="003A0F1B">
        <w:rPr>
          <w:b/>
          <w:color w:val="000000" w:themeColor="text1"/>
          <w:szCs w:val="24"/>
          <w:lang w:val="sv-SE"/>
        </w:rPr>
        <w:t>.</w:t>
      </w:r>
      <w:r w:rsidRPr="003A0F1B">
        <w:rPr>
          <w:b/>
          <w:i/>
          <w:color w:val="000000" w:themeColor="text1"/>
          <w:szCs w:val="24"/>
        </w:rPr>
        <w:fldChar w:fldCharType="begin"/>
      </w:r>
      <w:r w:rsidRPr="003A0F1B">
        <w:rPr>
          <w:b/>
          <w:color w:val="000000" w:themeColor="text1"/>
          <w:szCs w:val="24"/>
          <w:lang w:val="sv-SE"/>
        </w:rPr>
        <w:instrText xml:space="preserve"> SEQ Gambar \* ARABIC \s 1 </w:instrText>
      </w:r>
      <w:r w:rsidRPr="003A0F1B">
        <w:rPr>
          <w:b/>
          <w:i/>
          <w:color w:val="000000" w:themeColor="text1"/>
          <w:szCs w:val="24"/>
        </w:rPr>
        <w:fldChar w:fldCharType="separate"/>
      </w:r>
      <w:r>
        <w:rPr>
          <w:b/>
          <w:noProof/>
          <w:color w:val="000000" w:themeColor="text1"/>
          <w:szCs w:val="24"/>
          <w:lang w:val="sv-SE"/>
        </w:rPr>
        <w:t>3</w:t>
      </w:r>
      <w:r w:rsidRPr="003A0F1B">
        <w:rPr>
          <w:b/>
          <w:i/>
          <w:color w:val="000000" w:themeColor="text1"/>
          <w:szCs w:val="24"/>
        </w:rPr>
        <w:fldChar w:fldCharType="end"/>
      </w:r>
      <w:r w:rsidRPr="003A0F1B">
        <w:rPr>
          <w:b/>
          <w:color w:val="000000" w:themeColor="text1"/>
          <w:szCs w:val="24"/>
          <w:lang w:val="sv-SE"/>
        </w:rPr>
        <w:t xml:space="preserve"> Rangkaian alat</w:t>
      </w:r>
      <w:r w:rsidR="00753F58">
        <w:rPr>
          <w:lang w:val="sv-SE"/>
        </w:rPr>
        <w:br w:type="page"/>
      </w:r>
    </w:p>
    <w:p w14:paraId="1F97C791" w14:textId="1D9AB995" w:rsidR="00F95887" w:rsidRDefault="00777B8A" w:rsidP="00F95887">
      <w:pPr>
        <w:pStyle w:val="Heading1"/>
        <w:numPr>
          <w:ilvl w:val="0"/>
          <w:numId w:val="0"/>
        </w:numPr>
        <w:rPr>
          <w:lang w:val="sv-SE"/>
        </w:rPr>
      </w:pPr>
      <w:bookmarkStart w:id="28" w:name="_Toc127718888"/>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C23DE" w:rsidRDefault="008D4612" w:rsidP="00693B24">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00693B24" w:rsidRPr="006C23DE">
        <w:rPr>
          <w:rFonts w:cs="Times New Roman"/>
          <w:noProof/>
          <w:szCs w:val="24"/>
          <w:lang w:val="sv-SE"/>
        </w:rPr>
        <w:t xml:space="preserve">Alfauzi, R. A., &amp; Hidayah, N. (2020). “ Strategi ketahanan pangan masa new normal covid-19 ” fakta dan budaya ayam Kedu sebagai potensi lokal dan sumber protein hewani : review. </w:t>
      </w:r>
      <w:r w:rsidR="00693B24" w:rsidRPr="006C23DE">
        <w:rPr>
          <w:rFonts w:cs="Times New Roman"/>
          <w:i/>
          <w:iCs/>
          <w:noProof/>
          <w:szCs w:val="24"/>
          <w:lang w:val="sv-SE"/>
        </w:rPr>
        <w:t>Seminar Nasional Dalam Rangka Dies Natalis Ke-44 UNS Tahun 2020</w:t>
      </w:r>
      <w:r w:rsidR="00693B24" w:rsidRPr="006C23DE">
        <w:rPr>
          <w:rFonts w:cs="Times New Roman"/>
          <w:noProof/>
          <w:szCs w:val="24"/>
          <w:lang w:val="sv-SE"/>
        </w:rPr>
        <w:t xml:space="preserve">, </w:t>
      </w:r>
      <w:r w:rsidR="00693B24" w:rsidRPr="006C23DE">
        <w:rPr>
          <w:rFonts w:cs="Times New Roman"/>
          <w:i/>
          <w:iCs/>
          <w:noProof/>
          <w:szCs w:val="24"/>
          <w:lang w:val="sv-SE"/>
        </w:rPr>
        <w:t>4</w:t>
      </w:r>
      <w:r w:rsidR="00693B24" w:rsidRPr="006C23DE">
        <w:rPr>
          <w:rFonts w:cs="Times New Roman"/>
          <w:noProof/>
          <w:szCs w:val="24"/>
          <w:lang w:val="sv-SE"/>
        </w:rPr>
        <w:t>(1), 395–403.</w:t>
      </w:r>
    </w:p>
    <w:p w14:paraId="255F793E"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lfianto, Z., Sumirat, I., &amp; Hariansyah, M. (2020). Prototipe Feeding System dan Pengatur Suhu pada Kandang Ayam Pedaging Berbasis Arduino UNO. </w:t>
      </w:r>
      <w:r w:rsidRPr="006C23DE">
        <w:rPr>
          <w:rFonts w:cs="Times New Roman"/>
          <w:i/>
          <w:iCs/>
          <w:noProof/>
          <w:szCs w:val="24"/>
          <w:lang w:val="sv-SE"/>
        </w:rPr>
        <w:t>Jurnal Teknik Elektro Dan Sains</w:t>
      </w:r>
      <w:r w:rsidRPr="006C23DE">
        <w:rPr>
          <w:rFonts w:cs="Times New Roman"/>
          <w:noProof/>
          <w:szCs w:val="24"/>
          <w:lang w:val="sv-SE"/>
        </w:rPr>
        <w:t>, 1–6. http://ejournal.uika-bogor.ac.id/index.php/JUTEKS/article/download/7969/3820</w:t>
      </w:r>
    </w:p>
    <w:p w14:paraId="5ABB0ED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xml:space="preserve">. </w:t>
      </w:r>
      <w:r w:rsidRPr="006C23DE">
        <w:rPr>
          <w:rFonts w:cs="Times New Roman"/>
          <w:noProof/>
          <w:szCs w:val="24"/>
          <w:lang w:val="sv-SE"/>
        </w:rPr>
        <w:t>1–13.</w:t>
      </w:r>
    </w:p>
    <w:p w14:paraId="5536689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riyanto, Y., Batubulan, K. S., &amp; Putra, D. P. (2019). Sistem Monitoring Berbasis Internet Pada Otomatisasi Suhu Kandang Ayam Broiler Menggunakan Raspberry Pi. </w:t>
      </w:r>
      <w:r w:rsidRPr="006C23DE">
        <w:rPr>
          <w:rFonts w:cs="Times New Roman"/>
          <w:i/>
          <w:iCs/>
          <w:noProof/>
          <w:szCs w:val="24"/>
          <w:lang w:val="sv-SE"/>
        </w:rPr>
        <w:t>Proceedings of Seminar Informatika Aplikatif Polinema</w:t>
      </w:r>
      <w:r w:rsidRPr="006C23DE">
        <w:rPr>
          <w:rFonts w:cs="Times New Roman"/>
          <w:noProof/>
          <w:szCs w:val="24"/>
          <w:lang w:val="sv-SE"/>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Arman, D., Irwani, N., &amp; Noviadi, R. (2022). </w:t>
      </w:r>
      <w:r w:rsidRPr="006C23DE">
        <w:rPr>
          <w:rFonts w:cs="Times New Roman"/>
          <w:i/>
          <w:iCs/>
          <w:noProof/>
          <w:szCs w:val="24"/>
          <w:lang w:val="sv-SE"/>
        </w:rPr>
        <w:t>Analisis Minat Masyarakat Kelurahan Langkapura Baru Terhadap Pembelian Produk Daging Broiler di Pasar Tradisional dan Modern</w:t>
      </w:r>
      <w:r w:rsidRPr="006C23DE">
        <w:rPr>
          <w:rFonts w:cs="Times New Roman"/>
          <w:noProof/>
          <w:szCs w:val="24"/>
          <w:lang w:val="sv-SE"/>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xml:space="preserve">. </w:t>
      </w:r>
      <w:r w:rsidRPr="006C23DE">
        <w:rPr>
          <w:rFonts w:cs="Times New Roman"/>
          <w:noProof/>
          <w:szCs w:val="24"/>
          <w:lang w:val="sv-SE"/>
        </w:rPr>
        <w:t>6623–6629.</w:t>
      </w:r>
    </w:p>
    <w:p w14:paraId="6C72A6F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Barri, M. H., Pramudita, B. A., &amp; Wirawan, A. P. (2022). </w:t>
      </w:r>
      <w:r w:rsidRPr="006C23DE">
        <w:rPr>
          <w:rFonts w:cs="Times New Roman"/>
          <w:i/>
          <w:iCs/>
          <w:noProof/>
          <w:szCs w:val="24"/>
          <w:lang w:val="sv-SE"/>
        </w:rPr>
        <w:t>Sistem Penyiram Tanaman Otomatis dengan Sensor Soil Moisture Dan Sensor DHT11</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w:t>
      </w:r>
    </w:p>
    <w:p w14:paraId="057C2534"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Dewi, N. H. L., Rohmah, M. F., &amp; Zahara, S. (2019). PROTOTYPE SMART HOME DENGAN MODUL NODEMCU ESP8266 BERBASIS INTERNET OF THINGS (IOT). </w:t>
      </w:r>
      <w:r w:rsidRPr="006C23DE">
        <w:rPr>
          <w:rFonts w:cs="Times New Roman"/>
          <w:i/>
          <w:iCs/>
          <w:noProof/>
          <w:szCs w:val="24"/>
          <w:lang w:val="sv-SE"/>
        </w:rPr>
        <w:t>Jurnal Ilmiah Tekn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Direktorat Jenderal Peternakan dan Kesehatan Hewan Kementerian Pertanian. </w:t>
      </w:r>
      <w:r w:rsidRPr="00693B24">
        <w:rPr>
          <w:rFonts w:cs="Times New Roman"/>
          <w:noProof/>
          <w:szCs w:val="24"/>
        </w:rPr>
        <w:t xml:space="preserve">(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Manullang, A. B. P., Saragih, Y., &amp; Hidayat, R. (2021). Implementasi Nodemcu Esp8266 Dalam Rancang Bangun Sistem Keamanan Sepeda Motor Berbasis Iot. </w:t>
      </w:r>
      <w:r w:rsidRPr="006C23DE">
        <w:rPr>
          <w:rFonts w:cs="Times New Roman"/>
          <w:i/>
          <w:iCs/>
          <w:noProof/>
          <w:szCs w:val="24"/>
          <w:lang w:val="sv-SE"/>
        </w:rPr>
        <w:t>JIRE (Jurnal Informatika &amp; Rekayasa Elektronika)</w:t>
      </w:r>
      <w:r w:rsidRPr="006C23DE">
        <w:rPr>
          <w:rFonts w:cs="Times New Roman"/>
          <w:noProof/>
          <w:szCs w:val="24"/>
          <w:lang w:val="sv-SE"/>
        </w:rPr>
        <w:t xml:space="preserve">, </w:t>
      </w:r>
      <w:r w:rsidRPr="006C23DE">
        <w:rPr>
          <w:rFonts w:cs="Times New Roman"/>
          <w:i/>
          <w:iCs/>
          <w:noProof/>
          <w:szCs w:val="24"/>
          <w:lang w:val="sv-SE"/>
        </w:rPr>
        <w:t>4</w:t>
      </w:r>
      <w:r w:rsidRPr="006C23DE">
        <w:rPr>
          <w:rFonts w:cs="Times New Roman"/>
          <w:noProof/>
          <w:szCs w:val="24"/>
          <w:lang w:val="sv-SE"/>
        </w:rPr>
        <w:t>(2), 163–170. http://e-journal.stmiklombok.ac.id/index.php/jireISSN.2620-6900</w:t>
      </w:r>
    </w:p>
    <w:p w14:paraId="53D8FADC"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Masriwilaga, A. A., Jabar, T. A., Subagja, A., &amp; Septiana, S. (2019). Monitoring System for Broiler Chicken Farms Based on Internet of Things (IoT). </w:t>
      </w:r>
      <w:r w:rsidRPr="006C23DE">
        <w:rPr>
          <w:rFonts w:cs="Times New Roman"/>
          <w:i/>
          <w:iCs/>
          <w:noProof/>
          <w:szCs w:val="24"/>
          <w:lang w:val="sv-SE"/>
        </w:rPr>
        <w:t>Telekontran : Jurnal Ilmiah Telekomunikasi, Kendali Dan Elektronika Terapan</w:t>
      </w:r>
      <w:r w:rsidRPr="006C23DE">
        <w:rPr>
          <w:rFonts w:cs="Times New Roman"/>
          <w:noProof/>
          <w:szCs w:val="24"/>
          <w:lang w:val="sv-SE"/>
        </w:rPr>
        <w:t xml:space="preserve">, </w:t>
      </w:r>
      <w:r w:rsidRPr="006C23DE">
        <w:rPr>
          <w:rFonts w:cs="Times New Roman"/>
          <w:i/>
          <w:iCs/>
          <w:noProof/>
          <w:szCs w:val="24"/>
          <w:lang w:val="sv-SE"/>
        </w:rPr>
        <w:t>7</w:t>
      </w:r>
      <w:r w:rsidRPr="006C23DE">
        <w:rPr>
          <w:rFonts w:cs="Times New Roman"/>
          <w:noProof/>
          <w:szCs w:val="24"/>
          <w:lang w:val="sv-SE"/>
        </w:rPr>
        <w:t>(1), 1–13. https://doi.org/10.34010/telekontran.v7i1.1641</w:t>
      </w:r>
    </w:p>
    <w:p w14:paraId="461CA23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Pamungkas, M. T., &amp; Fergina, A. (2021). Sistem Monitoring dan Pengatur Suhu Otomatis untuk Kandang Ayam di Desa Sukamanis Berbasis Arduino. </w:t>
      </w:r>
      <w:r w:rsidRPr="006C23DE">
        <w:rPr>
          <w:rFonts w:cs="Times New Roman"/>
          <w:i/>
          <w:iCs/>
          <w:noProof/>
          <w:szCs w:val="24"/>
          <w:lang w:val="sv-SE"/>
        </w:rPr>
        <w:t>Jurnal Teknik Informatika UNIKA Santo Thomas</w:t>
      </w:r>
      <w:r w:rsidRPr="006C23DE">
        <w:rPr>
          <w:rFonts w:cs="Times New Roman"/>
          <w:noProof/>
          <w:szCs w:val="24"/>
          <w:lang w:val="sv-SE"/>
        </w:rPr>
        <w:t xml:space="preserve">, </w:t>
      </w:r>
      <w:r w:rsidRPr="006C23DE">
        <w:rPr>
          <w:rFonts w:cs="Times New Roman"/>
          <w:i/>
          <w:iCs/>
          <w:noProof/>
          <w:szCs w:val="24"/>
          <w:lang w:val="sv-SE"/>
        </w:rPr>
        <w:t>06</w:t>
      </w:r>
      <w:r w:rsidRPr="006C23DE">
        <w:rPr>
          <w:rFonts w:cs="Times New Roman"/>
          <w:noProof/>
          <w:szCs w:val="24"/>
          <w:lang w:val="sv-SE"/>
        </w:rPr>
        <w:t>, 331–339. https://doi.org/10.54367/jtiust.v6i2.1545</w:t>
      </w:r>
    </w:p>
    <w:p w14:paraId="5386E43A"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Restuati, M. (2019). Pembelajaran 6 : Pertumbuhan dan Perkembangan Makhluk Hidup. </w:t>
      </w:r>
      <w:r w:rsidRPr="006C23DE">
        <w:rPr>
          <w:rFonts w:cs="Times New Roman"/>
          <w:i/>
          <w:iCs/>
          <w:noProof/>
          <w:szCs w:val="24"/>
          <w:lang w:val="sv-SE"/>
        </w:rPr>
        <w:t>Mmodul Belajar Mandiri Calon Guru Pegawai Pemerintah Dengan Perjanjian Kerja (PPPK)</w:t>
      </w:r>
      <w:r w:rsidRPr="006C23DE">
        <w:rPr>
          <w:rFonts w:cs="Times New Roman"/>
          <w:noProof/>
          <w:szCs w:val="24"/>
          <w:lang w:val="sv-SE"/>
        </w:rPr>
        <w:t>, 173. https://cdn-gbelajar.simpkb.id/s3/p3k/Pedagogi/Modul Bahan Belajar - Pedagogi - 2021.pdf</w:t>
      </w:r>
    </w:p>
    <w:p w14:paraId="78EE684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Rofii, A., Gunawan, S., &amp; Mustaqim, A. (2022). </w:t>
      </w:r>
      <w:r w:rsidRPr="006C23DE">
        <w:rPr>
          <w:rFonts w:cs="Times New Roman"/>
          <w:noProof/>
          <w:szCs w:val="24"/>
          <w:lang w:val="sv-SE"/>
        </w:rPr>
        <w:t xml:space="preserve">RANCANG BANGUN SISTEM PENGAMAN PINTU GUDANG BERBASIS Internet of Things (IoT) DAN SENSOR Fingerprint. </w:t>
      </w:r>
      <w:r w:rsidRPr="006C23DE">
        <w:rPr>
          <w:rFonts w:cs="Times New Roman"/>
          <w:i/>
          <w:iCs/>
          <w:noProof/>
          <w:szCs w:val="24"/>
          <w:lang w:val="sv-SE"/>
        </w:rPr>
        <w:t>Jurnal Kajian Teknik Elektro</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2), 70–76.</w:t>
      </w:r>
    </w:p>
    <w:p w14:paraId="6D23322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putra, D. A., Amarudin, &amp; Rubiyah. (2020). Rancang Bangun Alat Pemberi Pakan Ikan Menggunakan Mikrokontroler. </w:t>
      </w:r>
      <w:r w:rsidRPr="006C23DE">
        <w:rPr>
          <w:rFonts w:cs="Times New Roman"/>
          <w:i/>
          <w:iCs/>
          <w:noProof/>
          <w:szCs w:val="24"/>
          <w:lang w:val="sv-SE"/>
        </w:rPr>
        <w:t>Jurnal Ilmiah Mahasiswa Kendali Dan Listr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 7–13. https://doi.org/10.33365/jimel.v1i1.231</w:t>
      </w:r>
    </w:p>
    <w:p w14:paraId="7A47CB3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rmidi, &amp; Rahmat, S. I. (2019). Sistem Peringatan Dini Banjir Menggunakan Sensor Ultrasonik Berbasis Arduino Uno. </w:t>
      </w:r>
      <w:r w:rsidRPr="006C23DE">
        <w:rPr>
          <w:rFonts w:cs="Times New Roman"/>
          <w:i/>
          <w:iCs/>
          <w:noProof/>
          <w:szCs w:val="24"/>
          <w:lang w:val="sv-SE"/>
        </w:rPr>
        <w:t>Jurnal Manajemen Dan Teknik Informatika</w:t>
      </w:r>
      <w:r w:rsidRPr="006C23DE">
        <w:rPr>
          <w:rFonts w:cs="Times New Roman"/>
          <w:noProof/>
          <w:szCs w:val="24"/>
          <w:lang w:val="sv-SE"/>
        </w:rPr>
        <w:t xml:space="preserve">, </w:t>
      </w:r>
      <w:r w:rsidRPr="006C23DE">
        <w:rPr>
          <w:rFonts w:cs="Times New Roman"/>
          <w:i/>
          <w:iCs/>
          <w:noProof/>
          <w:szCs w:val="24"/>
          <w:lang w:val="sv-SE"/>
        </w:rPr>
        <w:t>02</w:t>
      </w:r>
      <w:r w:rsidRPr="006C23DE">
        <w:rPr>
          <w:rFonts w:cs="Times New Roman"/>
          <w:noProof/>
          <w:szCs w:val="24"/>
          <w:lang w:val="sv-SE"/>
        </w:rPr>
        <w:t>(01), 181–190.</w:t>
      </w:r>
    </w:p>
    <w:p w14:paraId="2F4C277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6C23DE">
        <w:rPr>
          <w:rFonts w:cs="Times New Roman"/>
          <w:i/>
          <w:iCs/>
          <w:noProof/>
          <w:szCs w:val="24"/>
          <w:lang w:val="sv-SE"/>
        </w:rPr>
        <w:t>Fakultas Informatika Institut Teknologi Telkom Purwokerto</w:t>
      </w:r>
      <w:r w:rsidRPr="006C23DE">
        <w:rPr>
          <w:rFonts w:cs="Times New Roman"/>
          <w:noProof/>
          <w:szCs w:val="24"/>
          <w:lang w:val="sv-SE"/>
        </w:rPr>
        <w:t xml:space="preserve">, </w:t>
      </w:r>
      <w:r w:rsidRPr="006C23DE">
        <w:rPr>
          <w:rFonts w:cs="Times New Roman"/>
          <w:i/>
          <w:iCs/>
          <w:noProof/>
          <w:szCs w:val="24"/>
          <w:lang w:val="sv-SE"/>
        </w:rPr>
        <w:t>2</w:t>
      </w:r>
      <w:r w:rsidRPr="006C23DE">
        <w:rPr>
          <w:rFonts w:cs="Times New Roman"/>
          <w:noProof/>
          <w:szCs w:val="24"/>
          <w:lang w:val="sv-SE"/>
        </w:rPr>
        <w:t>(1), 10–16. https://ejurnal.teknokrat.ac.id/index.php/ictee/article/view/1012</w:t>
      </w:r>
    </w:p>
    <w:p w14:paraId="1791FCE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ubowo, E., &amp; Saputra, M. (2019). SISTEM INFORMASI PETERNAKAN AYAM BROILER DI KABUPATEN PEKALONGAN BERBASIS WEB DAN ANDROID. </w:t>
      </w:r>
      <w:r w:rsidRPr="006C23DE">
        <w:rPr>
          <w:rFonts w:cs="Times New Roman"/>
          <w:i/>
          <w:iCs/>
          <w:noProof/>
          <w:szCs w:val="24"/>
          <w:lang w:val="sv-SE"/>
        </w:rPr>
        <w:t>Surya Informatika</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C23DE">
        <w:rPr>
          <w:rFonts w:cs="Times New Roman"/>
          <w:noProof/>
          <w:szCs w:val="24"/>
          <w:lang w:val="sv-SE"/>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78703" w14:textId="77777777" w:rsidR="00BA0668" w:rsidRDefault="00BA0668">
      <w:pPr>
        <w:spacing w:after="0" w:line="240" w:lineRule="auto"/>
      </w:pPr>
      <w:r>
        <w:separator/>
      </w:r>
    </w:p>
  </w:endnote>
  <w:endnote w:type="continuationSeparator" w:id="0">
    <w:p w14:paraId="33EB2BE2" w14:textId="77777777" w:rsidR="00BA0668" w:rsidRDefault="00BA0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20606" w14:textId="77777777" w:rsidR="00BA0668" w:rsidRDefault="00BA0668">
      <w:pPr>
        <w:spacing w:after="0" w:line="240" w:lineRule="auto"/>
      </w:pPr>
      <w:r>
        <w:separator/>
      </w:r>
    </w:p>
  </w:footnote>
  <w:footnote w:type="continuationSeparator" w:id="0">
    <w:p w14:paraId="742F488D" w14:textId="77777777" w:rsidR="00BA0668" w:rsidRDefault="00BA06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157D9"/>
    <w:rsid w:val="00021E81"/>
    <w:rsid w:val="0002279C"/>
    <w:rsid w:val="000270A9"/>
    <w:rsid w:val="00027665"/>
    <w:rsid w:val="000533F5"/>
    <w:rsid w:val="000667FC"/>
    <w:rsid w:val="00075955"/>
    <w:rsid w:val="00087903"/>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3CDB"/>
    <w:rsid w:val="00155361"/>
    <w:rsid w:val="00155A4F"/>
    <w:rsid w:val="00156D12"/>
    <w:rsid w:val="00160E17"/>
    <w:rsid w:val="001611F7"/>
    <w:rsid w:val="001620FF"/>
    <w:rsid w:val="0016282B"/>
    <w:rsid w:val="00170D15"/>
    <w:rsid w:val="001771D7"/>
    <w:rsid w:val="00183038"/>
    <w:rsid w:val="0018583D"/>
    <w:rsid w:val="001A1BA3"/>
    <w:rsid w:val="001A5EF7"/>
    <w:rsid w:val="001B0777"/>
    <w:rsid w:val="001B1C11"/>
    <w:rsid w:val="001B1F30"/>
    <w:rsid w:val="001B2F4C"/>
    <w:rsid w:val="001C002C"/>
    <w:rsid w:val="001C5C63"/>
    <w:rsid w:val="001D1650"/>
    <w:rsid w:val="001D1EAB"/>
    <w:rsid w:val="001D3182"/>
    <w:rsid w:val="001D7F37"/>
    <w:rsid w:val="001E0896"/>
    <w:rsid w:val="001E1EC1"/>
    <w:rsid w:val="001E66DC"/>
    <w:rsid w:val="001F2D0D"/>
    <w:rsid w:val="001F3FEF"/>
    <w:rsid w:val="00214650"/>
    <w:rsid w:val="0022014B"/>
    <w:rsid w:val="002312F7"/>
    <w:rsid w:val="00240EB5"/>
    <w:rsid w:val="002420FD"/>
    <w:rsid w:val="00245F3E"/>
    <w:rsid w:val="002518A8"/>
    <w:rsid w:val="00260356"/>
    <w:rsid w:val="00263F60"/>
    <w:rsid w:val="002707C9"/>
    <w:rsid w:val="00271B66"/>
    <w:rsid w:val="0027248A"/>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3DBD"/>
    <w:rsid w:val="00336CD6"/>
    <w:rsid w:val="0033710F"/>
    <w:rsid w:val="00350CD4"/>
    <w:rsid w:val="003527EF"/>
    <w:rsid w:val="00356852"/>
    <w:rsid w:val="0035795F"/>
    <w:rsid w:val="003604A9"/>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23B0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630"/>
    <w:rsid w:val="00504AF3"/>
    <w:rsid w:val="00515A12"/>
    <w:rsid w:val="00522477"/>
    <w:rsid w:val="00523C66"/>
    <w:rsid w:val="00524445"/>
    <w:rsid w:val="00524887"/>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0C4A"/>
    <w:rsid w:val="005A3BB3"/>
    <w:rsid w:val="005A6ACC"/>
    <w:rsid w:val="005B0F37"/>
    <w:rsid w:val="005C1921"/>
    <w:rsid w:val="005C3261"/>
    <w:rsid w:val="005C54B1"/>
    <w:rsid w:val="005C6E18"/>
    <w:rsid w:val="005D1BE3"/>
    <w:rsid w:val="005D6A90"/>
    <w:rsid w:val="005D6BA8"/>
    <w:rsid w:val="005E5BEE"/>
    <w:rsid w:val="00606714"/>
    <w:rsid w:val="00607E31"/>
    <w:rsid w:val="00622D96"/>
    <w:rsid w:val="00630B31"/>
    <w:rsid w:val="00630FFA"/>
    <w:rsid w:val="00631808"/>
    <w:rsid w:val="00641C62"/>
    <w:rsid w:val="006423B5"/>
    <w:rsid w:val="00650038"/>
    <w:rsid w:val="00657A69"/>
    <w:rsid w:val="00657A79"/>
    <w:rsid w:val="006654C5"/>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B99"/>
    <w:rsid w:val="006E2C56"/>
    <w:rsid w:val="006E426E"/>
    <w:rsid w:val="006E7D21"/>
    <w:rsid w:val="006F0196"/>
    <w:rsid w:val="00715CE6"/>
    <w:rsid w:val="00717720"/>
    <w:rsid w:val="00723BAE"/>
    <w:rsid w:val="00737335"/>
    <w:rsid w:val="00753AC9"/>
    <w:rsid w:val="00753F58"/>
    <w:rsid w:val="00756C53"/>
    <w:rsid w:val="00756D2C"/>
    <w:rsid w:val="00757BBD"/>
    <w:rsid w:val="00764178"/>
    <w:rsid w:val="00777B8A"/>
    <w:rsid w:val="007841D8"/>
    <w:rsid w:val="007861B8"/>
    <w:rsid w:val="00796CA4"/>
    <w:rsid w:val="007A641A"/>
    <w:rsid w:val="007B0627"/>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32A0F"/>
    <w:rsid w:val="00847B33"/>
    <w:rsid w:val="00851518"/>
    <w:rsid w:val="0085397A"/>
    <w:rsid w:val="0085700B"/>
    <w:rsid w:val="00860698"/>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3DF3"/>
    <w:rsid w:val="008D45A7"/>
    <w:rsid w:val="008D4612"/>
    <w:rsid w:val="008F278E"/>
    <w:rsid w:val="008F5536"/>
    <w:rsid w:val="00902CFE"/>
    <w:rsid w:val="00905311"/>
    <w:rsid w:val="00905651"/>
    <w:rsid w:val="00906A7D"/>
    <w:rsid w:val="009072F9"/>
    <w:rsid w:val="009149F4"/>
    <w:rsid w:val="00915177"/>
    <w:rsid w:val="00916E64"/>
    <w:rsid w:val="00927125"/>
    <w:rsid w:val="00927417"/>
    <w:rsid w:val="00935D5D"/>
    <w:rsid w:val="00937EE6"/>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6C46"/>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3D05"/>
    <w:rsid w:val="00AB575D"/>
    <w:rsid w:val="00AC2597"/>
    <w:rsid w:val="00AC7051"/>
    <w:rsid w:val="00AC7D5C"/>
    <w:rsid w:val="00AD6A63"/>
    <w:rsid w:val="00AE2208"/>
    <w:rsid w:val="00AE4286"/>
    <w:rsid w:val="00AF3A35"/>
    <w:rsid w:val="00AF483F"/>
    <w:rsid w:val="00AF510C"/>
    <w:rsid w:val="00B02244"/>
    <w:rsid w:val="00B022EC"/>
    <w:rsid w:val="00B11EF0"/>
    <w:rsid w:val="00B17B55"/>
    <w:rsid w:val="00B21E32"/>
    <w:rsid w:val="00B37B14"/>
    <w:rsid w:val="00B56C6B"/>
    <w:rsid w:val="00B6283C"/>
    <w:rsid w:val="00B64656"/>
    <w:rsid w:val="00B7604B"/>
    <w:rsid w:val="00B76214"/>
    <w:rsid w:val="00B819D1"/>
    <w:rsid w:val="00B83011"/>
    <w:rsid w:val="00B847B4"/>
    <w:rsid w:val="00B8763A"/>
    <w:rsid w:val="00B944EB"/>
    <w:rsid w:val="00B97641"/>
    <w:rsid w:val="00BA0376"/>
    <w:rsid w:val="00BA0668"/>
    <w:rsid w:val="00BB7810"/>
    <w:rsid w:val="00BC3806"/>
    <w:rsid w:val="00BE10C0"/>
    <w:rsid w:val="00BE2B8E"/>
    <w:rsid w:val="00BE4237"/>
    <w:rsid w:val="00BE42A4"/>
    <w:rsid w:val="00BF2638"/>
    <w:rsid w:val="00C010BC"/>
    <w:rsid w:val="00C15B68"/>
    <w:rsid w:val="00C17BAB"/>
    <w:rsid w:val="00C35A61"/>
    <w:rsid w:val="00C36200"/>
    <w:rsid w:val="00C36526"/>
    <w:rsid w:val="00C41209"/>
    <w:rsid w:val="00C44A2D"/>
    <w:rsid w:val="00C50C26"/>
    <w:rsid w:val="00C6102C"/>
    <w:rsid w:val="00C617CD"/>
    <w:rsid w:val="00C62747"/>
    <w:rsid w:val="00C70A54"/>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F136E"/>
    <w:rsid w:val="00CF4610"/>
    <w:rsid w:val="00CF5E4D"/>
    <w:rsid w:val="00D076FC"/>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36A7"/>
    <w:rsid w:val="00D9476F"/>
    <w:rsid w:val="00DB0778"/>
    <w:rsid w:val="00DB44A7"/>
    <w:rsid w:val="00DC6167"/>
    <w:rsid w:val="00DC7830"/>
    <w:rsid w:val="00DC7EAD"/>
    <w:rsid w:val="00DD1A9F"/>
    <w:rsid w:val="00DE31EE"/>
    <w:rsid w:val="00E004B6"/>
    <w:rsid w:val="00E00971"/>
    <w:rsid w:val="00E06F2C"/>
    <w:rsid w:val="00E162D5"/>
    <w:rsid w:val="00E204E1"/>
    <w:rsid w:val="00E24D10"/>
    <w:rsid w:val="00E34566"/>
    <w:rsid w:val="00E45E12"/>
    <w:rsid w:val="00E46813"/>
    <w:rsid w:val="00E50162"/>
    <w:rsid w:val="00E519D5"/>
    <w:rsid w:val="00E538EC"/>
    <w:rsid w:val="00E6530F"/>
    <w:rsid w:val="00E65DA0"/>
    <w:rsid w:val="00E70F6E"/>
    <w:rsid w:val="00E717FB"/>
    <w:rsid w:val="00E72376"/>
    <w:rsid w:val="00E72756"/>
    <w:rsid w:val="00E77C3F"/>
    <w:rsid w:val="00E807DD"/>
    <w:rsid w:val="00E83E81"/>
    <w:rsid w:val="00E86670"/>
    <w:rsid w:val="00E871E1"/>
    <w:rsid w:val="00E941CB"/>
    <w:rsid w:val="00E95378"/>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76DA5"/>
    <w:rsid w:val="00F90BEA"/>
    <w:rsid w:val="00F91796"/>
    <w:rsid w:val="00F95887"/>
    <w:rsid w:val="00F96CD6"/>
    <w:rsid w:val="00FA300E"/>
    <w:rsid w:val="00FB04C0"/>
    <w:rsid w:val="00FB0653"/>
    <w:rsid w:val="00FB238E"/>
    <w:rsid w:val="00FB7B4B"/>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BA8"/>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36</Pages>
  <Words>15145</Words>
  <Characters>86331</Characters>
  <Application>Microsoft Office Word</Application>
  <DocSecurity>0</DocSecurity>
  <Lines>719</Lines>
  <Paragraphs>202</Paragraphs>
  <ScaleCrop>false</ScaleCrop>
  <HeadingPairs>
    <vt:vector size="4" baseType="variant">
      <vt:variant>
        <vt:lpstr>Title</vt:lpstr>
      </vt:variant>
      <vt:variant>
        <vt:i4>1</vt:i4>
      </vt:variant>
      <vt:variant>
        <vt:lpstr>Headings</vt:lpstr>
      </vt:variant>
      <vt:variant>
        <vt:i4>36</vt:i4>
      </vt:variant>
    </vt:vector>
  </HeadingPairs>
  <TitlesOfParts>
    <vt:vector size="37"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10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78</cp:revision>
  <cp:lastPrinted>2023-02-19T10:08:00Z</cp:lastPrinted>
  <dcterms:created xsi:type="dcterms:W3CDTF">2023-02-09T03:50:00Z</dcterms:created>
  <dcterms:modified xsi:type="dcterms:W3CDTF">2023-05-2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